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58B7871C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C02998">
        <w:rPr>
          <w:rFonts w:ascii="TH Sarabun New" w:hAnsi="TH Sarabun New" w:cs="TH Sarabun New" w:hint="cs"/>
          <w:color w:val="auto"/>
          <w:sz w:val="32"/>
          <w:szCs w:val="32"/>
          <w:cs/>
        </w:rPr>
        <w:t>โปรแกรมค้นหาข้ามภาษาสำหรับค้นคืนค่าสัมประสิทธิ์การปล่อยก๊าซเรือนกระจก</w:t>
      </w:r>
    </w:p>
    <w:p w14:paraId="2F288814" w14:textId="79C80DD8" w:rsidR="008F6FD9" w:rsidRPr="00C02998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Browallia New"/>
          <w:color w:val="auto"/>
          <w:sz w:val="32"/>
          <w:szCs w:val="40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C02998">
        <w:rPr>
          <w:rFonts w:ascii="TH Sarabun New" w:hAnsi="TH Sarabun New" w:cs="Browallia New"/>
          <w:color w:val="auto"/>
          <w:sz w:val="32"/>
          <w:szCs w:val="40"/>
        </w:rPr>
        <w:t>A Cross-lingual Search Engine For Retrieval of Green House Gas Emissions Factor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2AC88C4E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</w:t>
      </w:r>
      <w:r w:rsidR="008F3DF3">
        <w:rPr>
          <w:rFonts w:ascii="TH Sarabun New" w:hAnsi="TH Sarabun New" w:cs="TH Sarabun New"/>
          <w:color w:val="auto"/>
          <w:sz w:val="32"/>
          <w:szCs w:val="32"/>
          <w:cs/>
        </w:rPr>
        <w:t>ค้นคืนสารสนเทศ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0B228F77" w:rsidR="008F6FD9" w:rsidRPr="00F94C8B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F94C8B" w:rsidRPr="00F94C8B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โปรแกรมค้นหาข้ามภาษาสำหรับค้นคืนค่าสัมประสิทธิ์การปล่อยก๊าซเรือนกระจก</w:t>
      </w:r>
    </w:p>
    <w:p w14:paraId="6F0403AC" w14:textId="5A445800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F94C8B" w:rsidRPr="00F94C8B">
        <w:rPr>
          <w:rFonts w:ascii="TH Sarabun New" w:hAnsi="TH Sarabun New" w:cs="Browallia New"/>
          <w:b w:val="0"/>
          <w:bCs w:val="0"/>
          <w:color w:val="auto"/>
          <w:sz w:val="32"/>
          <w:szCs w:val="40"/>
        </w:rPr>
        <w:t>A Cross-lingual Search Engine For Retrieval of Green House Gas Emissions Factor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073F68C1" w:rsidR="003C2BC0" w:rsidRPr="003C2BC0" w:rsidRDefault="005709D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โลกกำลังเผชิญสภาพอากาศสุดขั้ว (</w:t>
      </w:r>
      <w:r w:rsidRPr="005709D0">
        <w:rPr>
          <w:rFonts w:ascii="TH Sarabun New" w:hAnsi="TH Sarabun New" w:cs="TH Sarabun New" w:hint="eastAsia"/>
          <w:sz w:val="32"/>
          <w:szCs w:val="32"/>
        </w:rPr>
        <w:t xml:space="preserve">Extreme weather) </w:t>
      </w: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ซึ่ง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 w:rsidR="003C2B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ือ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งค์การบริหารจัดการ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หรือ อบก. </w:t>
      </w:r>
      <w:r w:rsidRPr="003C2BC0">
        <w:rPr>
          <w:rFonts w:ascii="TH Sarabun New" w:hAnsi="TH Sarabun New" w:cs="TH Sarabun New" w:hint="eastAsia"/>
          <w:sz w:val="32"/>
          <w:szCs w:val="32"/>
        </w:rPr>
        <w:t>(Thailand Greenhouse Gas Management Organization</w:t>
      </w:r>
      <w:r>
        <w:rPr>
          <w:rFonts w:ascii="TH Sarabun New" w:hAnsi="TH Sarabun New" w:cs="TH Sarabun New"/>
          <w:sz w:val="32"/>
          <w:szCs w:val="32"/>
        </w:rPr>
        <w:t>−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)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ได้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ค่าคาร์บอนฟุตพรินต์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/>
          <w:sz w:val="32"/>
          <w:szCs w:val="32"/>
          <w:lang w:bidi="th-TH"/>
        </w:rPr>
        <w:t xml:space="preserve">(carbon footprint)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ำหนด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 (</w:t>
      </w:r>
      <w:r w:rsidR="005D06E0" w:rsidRPr="00610E17">
        <w:rPr>
          <w:rFonts w:ascii="TH Sarabun New" w:hAnsi="TH Sarabun New" w:cs="TH Sarabun New"/>
          <w:sz w:val="32"/>
          <w:szCs w:val="32"/>
          <w:lang w:bidi="th-TH"/>
        </w:rPr>
        <w:t xml:space="preserve">GHGs </w:t>
      </w:r>
      <w:r w:rsidR="00405CFA" w:rsidRPr="00610E17">
        <w:rPr>
          <w:rFonts w:ascii="TH Sarabun New" w:hAnsi="TH Sarabun New" w:cs="TH Sarabun New" w:hint="eastAsia"/>
          <w:sz w:val="32"/>
          <w:szCs w:val="32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291C76F0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ล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610E1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ารปล่อยก๊าซเรือนกระจก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หลายรูปแบบ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าทิ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ล่าวคือ ผู้ใช้งานบางส่วนถนัดใช้คำค้นภาษาไทย แต่อีกบางส่วนถนัดใช้คำค้นภาษาอังกฤษ นอกจากนี้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</w:t>
      </w:r>
      <w:r w:rsidR="00C560E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ถูกต้อง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ด้วยเหตุนี้ การพัฒนาระบบค้น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>คืนสารสนเทศ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</w:t>
      </w:r>
      <w:r w:rsidR="00A80F97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ืบค้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มูลค่า</w:t>
      </w:r>
      <w:r w:rsidR="00A80F9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A80F9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ึงมีความสำคัญอย่างยิ่ง เพื่ออำนวยความสะดวกแก่ผู้ใช้งาน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</w:t>
      </w:r>
      <w:r w:rsidR="00A80F97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ม่ถูกจำกัดด้วยภาษา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และสืบค้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รวดเร็วและครอบคลุม 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2D1CBC04" w:rsidR="0006704F" w:rsidRPr="0097091E" w:rsidRDefault="0006704F" w:rsidP="008F3DF3">
      <w:pPr>
        <w:pStyle w:val="ListParagraph"/>
        <w:numPr>
          <w:ilvl w:val="1"/>
          <w:numId w:val="36"/>
        </w:numPr>
        <w:spacing w:after="1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12318460" w:rsidR="0006704F" w:rsidRDefault="008F3DF3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77777777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โดยทั่วไป ตัววัดที่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4D3603C1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909826A" w:rsidR="004B5E95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70250FF1" w:rsidR="0006704F" w:rsidRDefault="0006704F" w:rsidP="00E3738B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37DF89B4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</w:t>
      </w:r>
      <w:r w:rsidR="002F1678">
        <w:rPr>
          <w:rFonts w:ascii="TH Sarabun New" w:hAnsi="TH Sarabun New" w:cs="TH Sarabun New"/>
          <w:sz w:val="32"/>
          <w:szCs w:val="32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681D4A69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Grainger&lt;/Author&gt;&lt;Year&gt;2025&lt;/Year&gt;&lt;RecNum&gt;18&lt;/RecNum&gt;&lt;DisplayText&gt;[2]&lt;/DisplayText&gt;&lt;record&gt;&lt;rec-number&gt;18&lt;/rec-number&gt;&lt;foreign-keys&gt;&lt;key app="EN" db-id="9szrpf9vozp2ere990950wfd5zvtr5f5900z" timestamp="1738061622"&gt;18&lt;/key&gt;&lt;/foreign-keys&gt;&lt;ref-type name="Book"&gt;6&lt;/ref-type&gt;&lt;contributors&gt;&lt;authors&gt;&lt;author&gt;Grainger, Trey&lt;/author&gt;&lt;author&gt;Turnbull, Doug&lt;/author&gt;&lt;author&gt;Irwin, Max&lt;/author&gt;&lt;/authors&gt;&lt;/contributors&gt;&lt;titles&gt;&lt;title&gt;AI-Powered Search&lt;/title&gt;&lt;/titles&gt;&lt;dates&gt;&lt;year&gt;2025&lt;/year&gt;&lt;/dates&gt;&lt;publisher&gt;Simon and Schuster&lt;/publisher&gt;&lt;isbn&gt;161729697X&lt;/isbn&gt;&lt;urls&gt;&lt;/urls&gt;&lt;/record&gt;&lt;/Cite&gt;&lt;/EndNote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4682E200" w14:textId="77777777" w:rsidR="00BD1595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</w:t>
      </w:r>
      <w:r w:rsidR="00BD1595" w:rsidRPr="00BD1595">
        <w:rPr>
          <w:rFonts w:ascii="TH Sarabun New" w:hAnsi="TH Sarabun New" w:cs="TH Sarabun New"/>
          <w:sz w:val="32"/>
          <w:szCs w:val="32"/>
          <w:cs/>
        </w:rPr>
        <w:t>คำพ้องความหมาย (</w:t>
      </w:r>
      <w:r w:rsidR="00BD1595" w:rsidRPr="00BD1595">
        <w:rPr>
          <w:rFonts w:ascii="TH Sarabun New" w:hAnsi="TH Sarabun New" w:cs="TH Sarabun New"/>
          <w:sz w:val="32"/>
          <w:szCs w:val="32"/>
          <w:lang w:bidi="th-TH"/>
        </w:rPr>
        <w:t>Synonyms)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นั่นจะอยู่ภายใต้ ส่วนของ </w:t>
      </w:r>
      <w:r w:rsidR="00BD1595">
        <w:rPr>
          <w:rFonts w:ascii="TH Sarabun New" w:hAnsi="TH Sarabun New" w:cs="TH Sarabun New"/>
          <w:sz w:val="32"/>
          <w:szCs w:val="32"/>
          <w:lang w:bidi="th-TH"/>
        </w:rPr>
        <w:t>Domain-specific knowledge</w:t>
      </w:r>
      <w:r w:rsidR="00BD1595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4788E90C" w14:textId="77777777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lang w:bidi="th-TH"/>
        </w:rPr>
        <w:t xml:space="preserve">• </w:t>
      </w:r>
      <w:r w:rsidRPr="00BD1595">
        <w:rPr>
          <w:rFonts w:ascii="TH Sarabun New" w:hAnsi="TH Sarabun New" w:cs="TH Sarabun New"/>
          <w:sz w:val="32"/>
          <w:szCs w:val="32"/>
          <w:cs/>
        </w:rPr>
        <w:t>ป้ายกำกับทางเลือก (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>Alternative Labels)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ศัพท์ที่ใช้แทนกันได้และมีความหมายเหมือนกัน เช่น ตัวย่อ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BD1595">
        <w:rPr>
          <w:rFonts w:ascii="TH Sarabun New" w:hAnsi="TH Sarabun New" w:cs="TH Sarabun New"/>
          <w:sz w:val="32"/>
          <w:szCs w:val="32"/>
          <w:cs/>
        </w:rPr>
        <w:t>อักษรย่อ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BD1595">
        <w:rPr>
          <w:rFonts w:ascii="TH Sarabun New" w:hAnsi="TH Sarabun New" w:cs="TH Sarabun New"/>
          <w:sz w:val="32"/>
          <w:szCs w:val="32"/>
          <w:cs/>
        </w:rPr>
        <w:t>การสะกดคำผิด หรือการสะกดที่แตกต่างกัน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</w:p>
    <w:p w14:paraId="22450FD1" w14:textId="3858F3AC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BD1595">
        <w:rPr>
          <w:rFonts w:ascii="TH Sarabun New" w:hAnsi="TH Sarabun New" w:cs="TH Sarabun New"/>
          <w:sz w:val="32"/>
          <w:szCs w:val="32"/>
          <w:lang w:bidi="th-TH"/>
        </w:rPr>
        <w:t>CTO =&gt; Chief Technology Officer</w:t>
      </w:r>
    </w:p>
    <w:p w14:paraId="6E3F5475" w14:textId="77777777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 xml:space="preserve">•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พ้องความหมาย (</w:t>
      </w:r>
      <w:r w:rsidRPr="00BD1595">
        <w:rPr>
          <w:rFonts w:ascii="TH Sarabun New" w:hAnsi="TH Sarabun New" w:cs="TH Sarabun New"/>
          <w:sz w:val="32"/>
          <w:szCs w:val="32"/>
        </w:rPr>
        <w:t>Synonyms)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คำหรือวลีที่สามารถแทนกันได้ โดยแสดงสิ่งที่เหมือนกันหรือใกล้เคียงกัน แม้ว่าจะมีความแตกต่างเล็กน้อยในบริบท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</w:p>
    <w:p w14:paraId="79CBD2D5" w14:textId="25028F47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BD1595">
        <w:rPr>
          <w:rFonts w:ascii="TH Sarabun New" w:hAnsi="TH Sarabun New" w:cs="TH Sarabun New"/>
          <w:sz w:val="32"/>
          <w:szCs w:val="32"/>
          <w:lang w:bidi="th-TH"/>
        </w:rPr>
        <w:t>human =&gt; homo sapiens, mankind</w:t>
      </w:r>
    </w:p>
    <w:p w14:paraId="773E0F54" w14:textId="4FED3A91" w:rsidR="00BD1595" w:rsidRDefault="00BD15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BD1595">
        <w:rPr>
          <w:rFonts w:ascii="TH Sarabun New" w:hAnsi="TH Sarabun New" w:cs="TH Sarabun New"/>
          <w:sz w:val="32"/>
          <w:szCs w:val="32"/>
          <w:cs/>
        </w:rPr>
        <w:t>แท็กโซโนมี (</w:t>
      </w:r>
      <w:r w:rsidRPr="00BD1595">
        <w:rPr>
          <w:rFonts w:ascii="TH Sarabun New" w:hAnsi="TH Sarabun New" w:cs="TH Sarabun New"/>
          <w:sz w:val="32"/>
          <w:szCs w:val="32"/>
          <w:lang w:bidi="th-TH"/>
        </w:rPr>
        <w:t>Taxonomy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1595">
        <w:rPr>
          <w:rFonts w:ascii="TH Sarabun New" w:hAnsi="TH Sarabun New" w:cs="TH Sarabun New"/>
          <w:sz w:val="32"/>
          <w:szCs w:val="32"/>
          <w:cs/>
        </w:rPr>
        <w:t>การจัดหมวดหมู่หรือจัดโครงสร้างข้อมูลให้เป็นลำดับชั้น โดยระบุความสัมพันธ์ระหว่างหมวดหมู่</w:t>
      </w:r>
    </w:p>
    <w:p w14:paraId="457793B5" w14:textId="2B69F5DF" w:rsidR="00481DE4" w:rsidRDefault="00481DE4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481DE4">
        <w:rPr>
          <w:rFonts w:ascii="TH Sarabun New" w:hAnsi="TH Sarabun New" w:cs="TH Sarabun New"/>
          <w:sz w:val="32"/>
          <w:szCs w:val="32"/>
          <w:cs/>
        </w:rPr>
        <w:t>ออนโทโลยี (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>Ontology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 xml:space="preserve">การกำหนดความสัมพันธ์ที่ซับซ้อนระหว่างสิ่งต่างๆ ในโดเมน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481DE4">
        <w:rPr>
          <w:rFonts w:ascii="TH Sarabun New" w:hAnsi="TH Sarabun New" w:cs="TH Sarabun New"/>
          <w:sz w:val="32"/>
          <w:szCs w:val="32"/>
          <w:cs/>
        </w:rPr>
        <w:t>ความสัมพันธ์เชิงนามธรรม หรือการอ้างอิงลำดับขั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 </w:t>
      </w:r>
      <w:r w:rsidRPr="00481DE4">
        <w:rPr>
          <w:rFonts w:ascii="TH Sarabun New" w:hAnsi="TH Sarabun New" w:cs="TH Sarabun New"/>
          <w:sz w:val="32"/>
          <w:szCs w:val="32"/>
          <w:cs/>
        </w:rPr>
        <w:t>พนักงานรายงานต่อหัวหน้า</w:t>
      </w:r>
    </w:p>
    <w:p w14:paraId="57B3BBE0" w14:textId="4239A6CC" w:rsidR="00481DE4" w:rsidRDefault="00481DE4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481DE4">
        <w:rPr>
          <w:rFonts w:ascii="TH Sarabun New" w:hAnsi="TH Sarabun New" w:cs="TH Sarabun New"/>
          <w:sz w:val="32"/>
          <w:szCs w:val="32"/>
          <w:cs/>
        </w:rPr>
        <w:t>กราฟความรู้ (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>Knowledge Graph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481DE4">
        <w:rPr>
          <w:rFonts w:ascii="TH Sarabun New" w:hAnsi="TH Sarabun New" w:cs="TH Sarabun New"/>
          <w:sz w:val="32"/>
          <w:szCs w:val="32"/>
          <w:cs/>
        </w:rPr>
        <w:t>การนำออนโทโลยีมาปฏิบัติจริง โดยระบุเอนทิตีเฉพาะและความสัมพันธ์ระหว่าง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ไมเคิลเป็นพนักงาน</w:t>
      </w:r>
      <w:r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ไมเคิลรายงานการทำงานต่อจิม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ดังนั้น จิมเป็นหัวหน้าไมเคิล เป็นต้น</w:t>
      </w:r>
    </w:p>
    <w:p w14:paraId="5DD94D20" w14:textId="7470AA26" w:rsidR="00481DE4" w:rsidRDefault="00BD1595" w:rsidP="00481DE4">
      <w:pPr>
        <w:ind w:left="720" w:firstLine="72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BD1595">
        <w:rPr>
          <w:rFonts w:ascii="TH Sarabun New" w:hAnsi="TH Sarabun New" w:cs="TH Sarabun New"/>
          <w:noProof/>
          <w:sz w:val="32"/>
          <w:szCs w:val="32"/>
          <w:cs/>
          <w:lang w:bidi="th-TH"/>
        </w:rPr>
        <w:drawing>
          <wp:inline distT="0" distB="0" distL="0" distR="0" wp14:anchorId="173BE5CF" wp14:editId="508EF933">
            <wp:extent cx="1908184" cy="1740877"/>
            <wp:effectExtent l="0" t="0" r="0" b="0"/>
            <wp:docPr id="234346760" name="Picture 1" descr="A diagram of different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4346760" name="Picture 1" descr="A diagram of different colored circles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933375" cy="176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05A35" w14:textId="005F45D6" w:rsidR="00481DE4" w:rsidRDefault="00481DE4" w:rsidP="00DC5994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          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</w:t>
      </w:r>
      <w:r w:rsidRPr="00481DE4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/>
          <w:sz w:val="32"/>
          <w:szCs w:val="32"/>
          <w:lang w:bidi="th-TH"/>
        </w:rPr>
        <w:t>Domain-specific knowledge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50A8EDDC" w:rsidR="004172A7" w:rsidRDefault="004172A7" w:rsidP="00E3738B">
      <w:pPr>
        <w:spacing w:before="120"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3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3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5F7C122D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B80081C" w14:textId="18E1BA5F" w:rsidR="000E6287" w:rsidRPr="0025625A" w:rsidRDefault="0025625A" w:rsidP="00481DE4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1C63FD1E" w:rsidR="000759FF" w:rsidRDefault="000759FF" w:rsidP="00E3738B">
      <w:pPr>
        <w:spacing w:before="120"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</w:t>
      </w:r>
      <w:r w:rsidR="00E3738B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สัมประสิทธิ์</w:t>
      </w:r>
      <w:bookmarkStart w:id="1" w:name="_Hlk187842321"/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bookmarkEnd w:id="1"/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(</w:t>
      </w:r>
      <w:r w:rsidR="00E3738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GHGs 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</w:p>
    <w:p w14:paraId="1F0CFCFB" w14:textId="03914701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</w:t>
      </w:r>
      <w:r w:rsidR="00E3738B" w:rsidRPr="00E3738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ดังกล่าว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</w:t>
      </w:r>
      <w:r w:rsidR="00E3738B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ตามความ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น่าเชื่อถือ </w: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fldChar w:fldCharType="begin"/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 xml:space="preserve"> ADDIN EN.CITE &lt;EndNote&gt;&lt;Cite ExcludeYear="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"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gt;&lt;Author&gt;Organization)&lt;/Author&gt;&lt;RecNum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RecNum&gt;&lt;DisplayText&gt;[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4-6]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DisplayText&gt;&lt;record&gt;&lt;rec-number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736951643"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Thailand Greenhouse Gas Management Organization (Public Organization)&lt;/author&gt;&lt;/authors&gt;&lt;/contributors&gt;&lt;titles&gt;&lt;title&gt;Thai Carbon Label&lt;/title&gt;&lt;/titles&gt;&lt;number&gt;January 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number&gt;&lt;dates&gt;&lt;/dates&gt;&lt;urls&gt;&lt;related-urls&gt;&lt;url&gt;https://www.tgo.or.th/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023/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index.php/th/&lt;/url&gt;&lt;/related-urls&gt;&lt;/urls&gt;&lt;/record&gt;&lt;/Cite&gt;&lt;Cite&gt;&lt;Author&gt;Nexus&lt;/Author&gt;&lt;Year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736951281"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OpenLCA Nexus&lt;/author&gt;&lt;/authors&gt;&lt;/contributors&gt;&lt;titles&gt;&lt;title&gt;OpenLCA Nexus Databases&lt;/title&gt;&lt;/titles&gt;&lt;number&gt;January 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number&gt;&lt;dates&gt;&lt;year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nexus.openlca.org/databases&lt;/url&gt;&lt;/related-urls&gt;&lt;/urls&gt;&lt;/record&gt;&lt;/Cite&gt;&lt;Cite&gt;&lt;Author&gt;(IPCC)&lt;/Author&gt;&lt;Year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736946028"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ref-type&gt;&lt;contributors&gt;&lt;authors&gt;&lt;author&gt;Intergovernmental Panel on Climate Change (IPCC)&lt;/author&gt;&lt;/authors&gt;&lt;/contributors&gt;&lt;titles&gt;&lt;title&gt;IPCC Emission Factor Database (EFDB)&lt;/title&gt;&lt;/titles&gt;&lt;volume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 xml:space="preserve">15 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 xml:space="preserve">January 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volume&gt;&lt;dates&gt;&lt;year&gt;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www.ipcc-nggip.iges.or.jp/EFDB</w:instrText>
      </w:r>
      <w:r w:rsidR="00DC5994">
        <w:rPr>
          <w:rFonts w:ascii="TH Sarabun New" w:hAnsi="TH Sarabun New" w:cs="TH Sarabun New"/>
          <w:sz w:val="32"/>
          <w:szCs w:val="32"/>
          <w:cs/>
          <w:lang w:bidi="th-TH"/>
        </w:rPr>
        <w:instrText>/</w:instrText>
      </w:r>
      <w:r w:rsidR="00DC5994">
        <w:rPr>
          <w:rFonts w:ascii="TH Sarabun New" w:hAnsi="TH Sarabun New" w:cs="TH Sarabun New"/>
          <w:sz w:val="32"/>
          <w:szCs w:val="32"/>
          <w:lang w:bidi="th-TH"/>
        </w:rPr>
        <w:instrText>main.php&lt;/url&gt;&lt;/related-urls&gt;&lt;/urls&gt;&lt;/record&gt;&lt;/Cite&gt;&lt;/EndNote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fldChar w:fldCharType="separate"/>
      </w:r>
      <w:r w:rsidR="00DC5994">
        <w:rPr>
          <w:rFonts w:ascii="TH Sarabun New" w:hAnsi="TH Sarabun New" w:cs="TH Sarabun New"/>
          <w:noProof/>
          <w:sz w:val="32"/>
          <w:szCs w:val="32"/>
          <w:cs/>
          <w:lang w:bidi="th-TH"/>
        </w:rPr>
        <w:t>[4-6]</w: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fldChar w:fldCharType="end"/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ดังนี้</w:t>
      </w:r>
    </w:p>
    <w:p w14:paraId="5051FD07" w14:textId="7F7ACF98" w:rsidR="0074683C" w:rsidRPr="000012C9" w:rsidRDefault="0074683C" w:rsidP="000012C9">
      <w:pPr>
        <w:spacing w:before="120"/>
        <w:ind w:left="994" w:hanging="274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lastRenderedPageBreak/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0012C9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2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>peer-reviewed publications)</w:t>
      </w:r>
    </w:p>
    <w:p w14:paraId="5BED4355" w14:textId="245444ED" w:rsidR="0074683C" w:rsidRPr="000012C9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3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 xml:space="preserve">ฐานข้อมูลที่เผยแพร่ทั่วไป ได้แก่ 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LCA Software,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เฉพาะของกลุ่มอุตสาหกรรม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,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4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IPCC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สหประชาชาติ</w:t>
      </w:r>
    </w:p>
    <w:p w14:paraId="4AEFF913" w14:textId="73AC629F" w:rsidR="00881D67" w:rsidRDefault="004172A7" w:rsidP="008654D9">
      <w:pPr>
        <w:spacing w:before="12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70B7664C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Konda&lt;/Author&gt;&lt;Year&gt;2024&lt;/Year&gt;&lt;RecNum&gt;6&lt;/RecNum&gt;&lt;DisplayText&gt;[7]&lt;/DisplayText&gt;&lt;record&gt;&lt;rec-number&gt;6&lt;/rec-number&gt;&lt;foreign-keys&gt;&lt;key app="EN" db-id="2fpvras9cpzr5eesdx65vft3ezptw0edw5pt" timestamp="1736862635"&gt;6&lt;/key&gt;&lt;/foreign-keys&gt;&lt;ref-type name="Book"&gt;6&lt;/ref-type&gt;&lt;contributors&gt;&lt;authors&gt;&lt;author&gt;Konda, Madhusudhan&lt;/author&gt;&lt;/authors&gt;&lt;/contributors&gt;&lt;titles&gt;&lt;title&gt;Elasticsearch in Action&lt;/title&gt;&lt;/titles&gt;&lt;dates&gt;&lt;year&gt;2024&lt;/year&gt;&lt;/dates&gt;&lt;publisher&gt;Simon and Schuster&lt;/publisher&gt;&lt;isbn&gt;1638354006&lt;/isbn&gt;&lt;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7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1B09679" w14:textId="06CD9659" w:rsidR="0025625A" w:rsidRDefault="00B24E94" w:rsidP="008654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ป็นโปรแกรมค้นหาแบบกระจาย </w:t>
      </w:r>
      <w:r>
        <w:rPr>
          <w:rFonts w:ascii="TH Sarabun New" w:hAnsi="TH Sarabun New" w:cs="TH Sarabun New"/>
          <w:sz w:val="32"/>
          <w:szCs w:val="32"/>
          <w:lang w:bidi="th-TH"/>
        </w:rPr>
        <w:t>(Distributed search engin</w:t>
      </w:r>
      <w:r w:rsidR="00691321">
        <w:rPr>
          <w:rFonts w:ascii="TH Sarabun New" w:hAnsi="TH Sarabun New" w:cs="TH Sarabun New"/>
          <w:sz w:val="32"/>
          <w:szCs w:val="32"/>
          <w:lang w:bidi="th-TH"/>
        </w:rPr>
        <w:t>e</w:t>
      </w:r>
      <w:r>
        <w:rPr>
          <w:rFonts w:ascii="TH Sarabun New" w:hAnsi="TH Sarabun New" w:cs="TH Sarabun New"/>
          <w:sz w:val="32"/>
          <w:szCs w:val="32"/>
          <w:lang w:bidi="th-TH"/>
        </w:rPr>
        <w:t>)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25625A"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3DD295F0" w:rsid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48B9868B" w14:textId="6D289F5A" w:rsidR="00760FCA" w:rsidRP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เพิ่มความ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นการค้นหา</w:t>
      </w:r>
    </w:p>
    <w:p w14:paraId="391D1941" w14:textId="3EB098CA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Ramírez&lt;/Author&gt;&lt;Year&gt;2025&lt;/Year&gt;&lt;RecNum&gt;7&lt;/RecNum&gt;&lt;DisplayText&gt;[8]&lt;/DisplayText&gt;&lt;record&gt;&lt;rec-number&gt;7&lt;/rec-number&gt;&lt;foreign-keys&gt;&lt;key app="EN" db-id="2fpvras9cpzr5eesdx65vft3ezptw0edw5pt" timestamp="1736863239"&gt;7&lt;/key&gt;&lt;/foreign-keys&gt;&lt;ref-type name="Web Page"&gt;12&lt;/ref-type&gt;&lt;contributors&gt;&lt;authors&gt;&lt;author&gt;Sebastián Ramírez&lt;/author&gt;&lt;/authors&gt;&lt;/contributors&gt;&lt;titles&gt;&lt;title&gt;FastAPI Documentation.&lt;/title&gt;&lt;/titles&gt;&lt;volume&gt;2025&lt;/volume&gt;&lt;number&gt;January 14, 2025&lt;/number&gt;&lt;dates&gt;&lt;year&gt;2025&lt;/year&gt;&lt;/dates&gt;&lt;publisher&gt;Tiangolo&lt;/publisher&gt;&lt;urls&gt;&lt;related-urls&gt;&lt;url&gt;https://fastapi.tiangolo.com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8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681A421E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Meta&lt;/Author&gt;&lt;Year&gt;2025&lt;/Year&gt;&lt;RecNum&gt;8&lt;/RecNum&gt;&lt;DisplayText&gt;[9]&lt;/DisplayText&gt;&lt;record&gt;&lt;rec-number&gt;8&lt;/rec-number&gt;&lt;foreign-keys&gt;&lt;key app="EN" db-id="2fpvras9cpzr5eesdx65vft3ezptw0edw5pt" timestamp="1736863871"&gt;8&lt;/key&gt;&lt;/foreign-keys&gt;&lt;ref-type name="Web Page"&gt;12&lt;/ref-type&gt;&lt;contributors&gt;&lt;authors&gt;&lt;author&gt;Meta, Inc.&lt;/author&gt;&lt;/authors&gt;&lt;/contributors&gt;&lt;titles&gt;&lt;title&gt;React: A JavaScript library for building user interfaces&lt;/title&gt;&lt;/titles&gt;&lt;volume&gt;2025&lt;/volume&gt;&lt;number&gt;January 14, 2025&lt;/number&gt;&lt;dates&gt;&lt;year&gt;2025&lt;/year&gt;&lt;/dates&gt;&lt;publisher&gt;Meta &lt;/publisher&gt;&lt;urls&gt;&lt;related-urls&gt;&lt;url&gt;https://reactjs.org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9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D0F57F5" w14:textId="3B2844E0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0F4D17" w14:textId="233356E6" w:rsidR="006919DD" w:rsidRDefault="00F134E0" w:rsidP="006919DD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134E0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4 </w:t>
      </w:r>
      <w:r w:rsidRPr="00F134E0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Apache Airflow 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Foundation&lt;/Author&gt;&lt;Year&gt;2025&lt;/Year&gt;&lt;RecNum&gt;17&lt;/RecNum&gt;&lt;DisplayText&gt;[10]&lt;/DisplayText&gt;&lt;record&gt;&lt;rec-number&gt;17&lt;/rec-number&gt;&lt;foreign-keys&gt;&lt;key app="EN" db-id="9szrpf9vozp2ere990950wfd5zvtr5f5900z" timestamp="1737390610"&gt;17&lt;/key&gt;&lt;/foreign-keys&gt;&lt;ref-type name="Web Page"&gt;12&lt;/ref-type&gt;&lt;contributors&gt;&lt;authors&gt;&lt;author&gt;Apache Software Foundation&lt;/author&gt;&lt;/authors&gt;&lt;/contributors&gt;&lt;titles&gt;&lt;title&gt;Apache Airflow: Platform to programmatically author workflows&lt;/title&gt;&lt;/titles&gt;&lt;volume&gt;2025&lt;/volume&gt;&lt;number&gt;January 20, 2025&lt;/number&gt;&lt;dates&gt;&lt;year&gt;2025&lt;/year&gt;&lt;/dates&gt;&lt;urls&gt;&lt;related-urls&gt;&lt;url&gt;https://airflow.apache.org/&lt;/url&gt;&lt;/related-urls&gt;&lt;/urls&gt;&lt;/record&gt;&lt;/Cite&gt;&lt;/EndNote&gt;</w:instrTex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0]</w:t>
      </w:r>
      <w:r w:rsidR="006919DD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4A68E570" w14:textId="0E9531D5" w:rsidR="00481DE4" w:rsidRDefault="006919DD" w:rsidP="00481DE4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   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พลตฟอร์มสำหรับการสร้าง จัดการ และติดตาม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Workflow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หรือ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Gs (Directed Acyclic Graphs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ซึ่งใช้สำหรับการประมวลผลและจัดการงานต่าง ๆ (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Task)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โดยเฉพาะอย่างยิ่งในงานด้าน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Data Pipeline </w:t>
      </w:r>
      <w:r w:rsidR="00F134E0" w:rsidRPr="00F134E0">
        <w:rPr>
          <w:rFonts w:ascii="TH Sarabun New" w:hAnsi="TH Sarabun New" w:cs="TH Sarabun New"/>
          <w:sz w:val="32"/>
          <w:szCs w:val="32"/>
          <w:cs/>
        </w:rPr>
        <w:t>และ</w:t>
      </w:r>
      <w:r w:rsidR="00F134E0" w:rsidRPr="00F134E0">
        <w:rPr>
          <w:rFonts w:ascii="TH Sarabun New" w:hAnsi="TH Sarabun New" w:cs="TH Sarabun New"/>
          <w:sz w:val="32"/>
          <w:szCs w:val="32"/>
          <w:lang w:bidi="th-TH"/>
        </w:rPr>
        <w:t xml:space="preserve"> ETL (Extract, Transform, Load)</w:t>
      </w:r>
    </w:p>
    <w:p w14:paraId="3D6E7BD5" w14:textId="77777777" w:rsidR="00DC5994" w:rsidRPr="00481DE4" w:rsidRDefault="00DC5994" w:rsidP="00481DE4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1822265F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1]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11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54E25E3C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F6D11">
        <w:rPr>
          <w:rFonts w:ascii="TH Sarabun New" w:hAnsi="TH Sarabun New" w:cs="TH Sarabun New"/>
          <w:sz w:val="32"/>
          <w:szCs w:val="32"/>
        </w:rPr>
        <w:t>25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E53BDFC" w14:textId="125E1164" w:rsidR="00AD5094" w:rsidRDefault="003E7F74" w:rsidP="00AD509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 xml:space="preserve">Cross-Lingual Information Retrieval Model for </w:t>
      </w:r>
      <w:r w:rsidR="008A4467" w:rsidRPr="00BF6D11">
        <w:rPr>
          <w:rFonts w:ascii="TH Sarabun New" w:hAnsi="TH Sarabun New" w:cs="TH Sarabun New"/>
          <w:b/>
          <w:bCs/>
          <w:sz w:val="32"/>
          <w:szCs w:val="32"/>
        </w:rPr>
        <w:t>Vietnamese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2]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oreign-keys&gt;&lt;ref-type name="Conference Proceedings"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: 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nglish-Bahasa Indonesia&lt;/title&gt;&lt;secondary-title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DC5994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DC5994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DC5994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12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70F4E89B" w14:textId="518C4C30" w:rsidR="00144AC3" w:rsidRPr="000E6287" w:rsidRDefault="00144AC3" w:rsidP="00AD5094">
      <w:pPr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งานวิจัยนี้นำเสนอโมเดลระบบการสืบค้นข้อมูลข้ามภาษา (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CLIR)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เว็บไซต์สองภาษาที่รองรับภาษาเวียดนามและอังกฤษ ระบบนี้ประกอบด้วย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4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่วนหลัก: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Web Crawler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รวบรวมข้อมู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Translated Document Identify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ระบุหน้าเว็บคู่แป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Index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ดัชนีแยกตามภาษา และ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Search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รองรับการสืบค้นข้อมูลอย่างมีประสิทธิภาพ โมเดลนี้ช่วยลดการประมวลผลซ้ำ และเพิ่มความแม่นยำในการค้นหาโดยใช้ผลการระบุหน้าเว็บคู่แปล</w:t>
      </w:r>
      <w:r w:rsidRPr="00144AC3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ดีของระบบคือการจัดเก็บข้อมูลในตัวเอง ลดความจำเป็นในการประมวลผลซ้ำ และค้นหาได้แม่นยำมากขึ้น แต่มีข้อจำกัดคือจำนวนเว็บไซต์สองภาษาในปัจจุบันยังน้อย และไม่รองรับการระบุเอกสารคู่แปลที่อยู่คนละเว็บไซต์ ในอนาคต ระบบอาจถูกพัฒนาให้รองรับการค้นหาเชิงความหมายเพื่อเพิ่มประสิทธิภาพและความครอบคลุม</w:t>
      </w:r>
    </w:p>
    <w:p w14:paraId="6D098814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6C4D881E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56F8E2DE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7B4FB14B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3FA6ED37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D00DD32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407781A3" w14:textId="77777777" w:rsidR="006919DD" w:rsidRDefault="006919DD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43633219" w14:textId="77777777" w:rsidR="00144AC3" w:rsidRDefault="00144AC3" w:rsidP="00481DE4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41D9BA36" w14:textId="77777777" w:rsidR="00481DE4" w:rsidRDefault="00481DE4" w:rsidP="00481DE4">
      <w:pPr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0E70B663" w14:textId="03B7CA53" w:rsidR="0089324A" w:rsidRPr="0089324A" w:rsidRDefault="0089324A" w:rsidP="00EC202A">
      <w:pPr>
        <w:pStyle w:val="Pro"/>
        <w:spacing w:before="240" w:after="60"/>
        <w:ind w:left="360" w:firstLine="450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ภาพที่ 1 แสดงการ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เตรียมข้อมูลการใช้ข้อมูลที่ได้มา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จัดตรวจสอบและจับการความผิดปกติของข้อมูลให้อยู่ในรูปแบบที่เหมาะสม 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่อมา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จะ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7B4AED3B" w14:textId="1B0BAEB0" w:rsidR="00BF7258" w:rsidRDefault="005624E9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2A3943DF" wp14:editId="0B7FC767">
            <wp:extent cx="4630616" cy="6959039"/>
            <wp:effectExtent l="0" t="0" r="0" b="0"/>
            <wp:docPr id="382454248" name="Picture 1" descr="A diagram of a process flow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2454248" name="Picture 1" descr="A diagram of a process flow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5173" cy="7041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7D8B362F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10339052" w14:textId="607425F7" w:rsidR="006A0972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 xml:space="preserve">4.1 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ก็บรวบรวมข้อมูลและการประมวลผล</w:t>
      </w:r>
    </w:p>
    <w:p w14:paraId="750D064D" w14:textId="77777777" w:rsidR="00234267" w:rsidRDefault="00F134E0" w:rsidP="00234267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  <w:t xml:space="preserve">4.1.1 </w:t>
      </w:r>
      <w:r w:rsidR="00234267" w:rsidRPr="00234267">
        <w:rPr>
          <w:rFonts w:ascii="TH Sarabun New" w:hAnsi="TH Sarabun New" w:cs="TH Sarabun New"/>
          <w:b/>
          <w:bCs/>
          <w:sz w:val="32"/>
          <w:szCs w:val="32"/>
          <w:cs/>
        </w:rPr>
        <w:t>การกำหนดเวลาการทำงาน</w:t>
      </w:r>
    </w:p>
    <w:p w14:paraId="3F17B126" w14:textId="4C04DE74" w:rsidR="00234267" w:rsidRPr="00234267" w:rsidRDefault="00234267" w:rsidP="00234267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Airflow Scheduler </w:t>
      </w:r>
      <w:r w:rsidRPr="00234267">
        <w:rPr>
          <w:rFonts w:ascii="TH Sarabun New" w:hAnsi="TH Sarabun New" w:cs="TH Sarabun New"/>
          <w:sz w:val="32"/>
          <w:szCs w:val="32"/>
          <w:cs/>
        </w:rPr>
        <w:t>มีบทบาทสำคัญในกระบวนการโดยทำหน้าที่จัดการและกำหนดเวลาการทำงานของ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ของระบบเพื่อที่จะให้ระบบทำงานแบบอัตโนมัติโดยเมื่อทำการรัน</w:t>
      </w:r>
      <w:r w:rsidRPr="00234267">
        <w:rPr>
          <w:rFonts w:ascii="TH Sarabun New" w:hAnsi="TH Sarabun New" w:cs="TH Sarabun New"/>
          <w:sz w:val="32"/>
          <w:szCs w:val="32"/>
          <w:cs/>
        </w:rPr>
        <w:t>เส้นทางการประมวลผลข้อมูล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>จบจะทำในระบบอัปเดตข้อมูลของทุกวันเวลาเที่ยงคืนสามสิบนาที</w:t>
      </w:r>
    </w:p>
    <w:p w14:paraId="26A1B926" w14:textId="6B5392FF" w:rsidR="00F84EEF" w:rsidRDefault="00F84EEF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F84EEF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79951C11" wp14:editId="04CFDA9E">
            <wp:extent cx="5492115" cy="1584960"/>
            <wp:effectExtent l="0" t="0" r="0" b="0"/>
            <wp:docPr id="608872104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8872104" name="Picture 1" descr="A screenshot of a computer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1584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A0D67" w14:textId="0E077C4D" w:rsidR="00234267" w:rsidRPr="00442BB3" w:rsidRDefault="00234267" w:rsidP="00442BB3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3426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สดงการทำงานของ </w:t>
      </w:r>
      <w:r w:rsidRPr="00234267">
        <w:rPr>
          <w:rFonts w:ascii="TH Sarabun New" w:hAnsi="TH Sarabun New" w:cs="TH Sarabun New"/>
          <w:sz w:val="32"/>
          <w:szCs w:val="32"/>
          <w:lang w:bidi="th-TH"/>
        </w:rPr>
        <w:t xml:space="preserve">data pipeline  </w:t>
      </w:r>
    </w:p>
    <w:p w14:paraId="72C27307" w14:textId="7DFDDA52" w:rsidR="00BF7258" w:rsidRDefault="006A0972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1.</w:t>
      </w:r>
      <w:r w:rsidR="00020F7C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13EA7F60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234267">
        <w:rPr>
          <w:rFonts w:ascii="TH Sarabun New" w:hAnsi="TH Sarabun New" w:cs="TH Sarabun New" w:hint="cs"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12E89832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19741B" w14:textId="18F3C323" w:rsidR="00EA4FFE" w:rsidRPr="001B3381" w:rsidRDefault="00BF7258" w:rsidP="005720AC">
      <w:pPr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4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5720AC">
        <w:fldChar w:fldCharType="begin"/>
      </w:r>
      <w:r w:rsidR="005720AC">
        <w:instrText>HYPERLINK "https://thaicarbonlabel.tgo.or.th"</w:instrText>
      </w:r>
      <w:r w:rsidR="005720AC">
        <w:fldChar w:fldCharType="separate"/>
      </w:r>
      <w:r w:rsidR="005720AC" w:rsidRPr="003B3D0A">
        <w:rPr>
          <w:rStyle w:val="Hyperlink"/>
          <w:rFonts w:ascii="TH Sarabun New" w:hAnsi="TH Sarabun New" w:cs="TH Sarabun New"/>
          <w:sz w:val="32"/>
          <w:szCs w:val="32"/>
          <w:lang w:bidi="th-TH"/>
        </w:rPr>
        <w:t>https://thaicarbonlabel.tgo.or.th</w:t>
      </w:r>
      <w:r w:rsidR="005720AC">
        <w:rPr>
          <w:rStyle w:val="Hyperlink"/>
          <w:rFonts w:ascii="TH Sarabun New" w:hAnsi="TH Sarabun New" w:cs="TH Sarabun New"/>
          <w:sz w:val="32"/>
          <w:szCs w:val="32"/>
          <w:lang w:bidi="th-TH"/>
        </w:rPr>
        <w:fldChar w:fldCharType="end"/>
      </w:r>
    </w:p>
    <w:p w14:paraId="097ACA51" w14:textId="301035E2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020F7C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5BF7F71C" w14:textId="612D57F6" w:rsidR="004C4287" w:rsidRDefault="001019EA" w:rsidP="001019E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r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กรองข้อมูลที่ไม่จำเป็นออก เช่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นำแถวที่ข้อมูลขาดหายไปออก</w:t>
      </w:r>
    </w:p>
    <w:p w14:paraId="798C3643" w14:textId="48F33AE4" w:rsidR="006A0972" w:rsidRDefault="00020F7C" w:rsidP="005720AC">
      <w:pPr>
        <w:spacing w:after="120"/>
        <w:ind w:left="360" w:firstLine="27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>
        <w:rPr>
          <w:rFonts w:ascii="TH Sarabun New" w:hAnsi="TH Sarabun New" w:cs="TH Sarabun New"/>
          <w:b/>
          <w:bCs/>
          <w:sz w:val="32"/>
          <w:szCs w:val="32"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 w:rsidR="00A50628"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01203677" w14:textId="514840D0" w:rsidR="00234267" w:rsidRDefault="004C4287" w:rsidP="00442BB3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การจัดรูปแบบข้อมูลนั้นเพื่อให้ข้อมูลอยู่ในรูปแบบเดียวกันและเป็นรูปแบบที่เราต้องการเพื่อเพิ่มความสะดวกในการทำงานและ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</w:t>
      </w:r>
    </w:p>
    <w:p w14:paraId="1BC48BD3" w14:textId="0A46CD71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28C2BD49" w14:textId="77777777" w:rsidR="005F77C6" w:rsidRDefault="00140A7A" w:rsidP="005F77C6">
      <w:pPr>
        <w:spacing w:after="120"/>
        <w:ind w:left="630" w:firstLine="45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lastRenderedPageBreak/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4093CDD7" w:rsidR="004820E6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สืบค้น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24FD18B1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5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1E44C074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9308B9">
        <w:rPr>
          <w:rFonts w:ascii="TH Sarabun New" w:hAnsi="TH Sarabun New" w:cs="TH Sarabun New" w:hint="cs"/>
          <w:sz w:val="32"/>
          <w:szCs w:val="32"/>
          <w:cs/>
          <w:lang w:bidi="th-TH"/>
        </w:rPr>
        <w:t>การกำหนดการตั้งค่าเพื่อการวิเคราะห์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(anal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>ysis)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มี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 2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งค์ประกอบหลักคือ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</w:p>
    <w:p w14:paraId="6D337FE1" w14:textId="0715A05F" w:rsid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พื่อการค้นหาที่เหมาะสมขึ้นซึ่งจากรูปจะประกอบไป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ไว้สำหรับใช้เพื่อแปลงคำพ้องความหมายโดยใช้ที่นี้จะเป็นคำที่พ้องความหมายทั้งภาษาไทยและภาษาอังกฤษเช่น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>
        <w:rPr>
          <w:rFonts w:ascii="Arial" w:hAnsi="Arial" w:cs="Angsana New" w:hint="cs"/>
          <w:sz w:val="32"/>
          <w:szCs w:val="32"/>
          <w:cs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proofErr w:type="gramStart"/>
      <w:r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,</w:t>
      </w:r>
      <w:proofErr w:type="gramEnd"/>
      <w:r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ไปมีความเป็นไปได้ต่อการค้นหานั้นๆ</w:t>
      </w:r>
    </w:p>
    <w:p w14:paraId="5AACED4A" w14:textId="58724FE9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หมาย</w:t>
      </w:r>
    </w:p>
    <w:p w14:paraId="7BF1DAB4" w14:textId="1285C069" w:rsidR="00C53E9F" w:rsidRDefault="00C53E9F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30333DA2" wp14:editId="0D5B8524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B0AB18B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6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791AC668" w14:textId="77777777" w:rsidR="00F134E0" w:rsidRDefault="007F7E09" w:rsidP="00F134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ั้งชื่อคอลัมน์ว่าอะไรลักษณะข้อมูลเป็นอะไร และสิ่งที่สำหรับคือการใช้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ทำการประกาศให้ก่อนหน้าว่าจะให้มีลักษณะการค้นหาแบบไหน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57E52093" w14:textId="77777777" w:rsidR="00F134E0" w:rsidRDefault="00F134E0" w:rsidP="00F134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128C25BC" w14:textId="476A6658" w:rsidR="00F134E0" w:rsidRPr="00F134E0" w:rsidRDefault="00F134E0" w:rsidP="00F134E0">
      <w:pPr>
        <w:spacing w:after="120"/>
        <w:ind w:left="36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ชุ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ซึ่ง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เป็นกระบวนการรวบรวมคำศัพท์หรือวลีที่มีความหมายเหมือนกันหรือสามารถใช้แทนกันได้ ทั้งในภาษาไทย ภาษาอังกฤษ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วมทั้ว</w:t>
      </w:r>
      <w:r w:rsidRPr="00690C5D">
        <w:rPr>
          <w:rFonts w:ascii="TH Sarabun New" w:hAnsi="TH Sarabun New" w:cs="TH Sarabun New"/>
          <w:sz w:val="32"/>
          <w:szCs w:val="32"/>
          <w:cs/>
        </w:rPr>
        <w:t>ตัวย่อ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สัญลักษณ์ทางเคมีอยู่ด้วยโดยทั้งหมดล้วนแล้วแต่ให้ความหมายเหมือนกันทั้งสิ้น</w:t>
      </w:r>
      <w:r w:rsidRPr="00690C5D">
        <w:rPr>
          <w:rFonts w:ascii="TH Sarabun New" w:hAnsi="TH Sarabun New" w:cs="TH Sarabun New"/>
          <w:sz w:val="32"/>
          <w:szCs w:val="32"/>
          <w:cs/>
        </w:rPr>
        <w:t xml:space="preserve"> คลังคำพ้องความหมายนี้มีบทบาทสำคัญในการเพิ่มความแม่นยำและครอบคลุมในการสืบค้นข้อมูล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59056EB" w14:textId="77777777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LPG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2D634300" w14:textId="77777777" w:rsidR="00F134E0" w:rsidRPr="00140A7A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62464FB7" w14:textId="1DAABC4A" w:rsidR="0070770E" w:rsidRDefault="00020F7C" w:rsidP="00482979">
      <w:pPr>
        <w:spacing w:after="120"/>
        <w:ind w:left="720"/>
        <w:rPr>
          <w:rFonts w:ascii="TH Sarabun New" w:hAnsi="TH Sarabun New" w:cs="TH Sarabun New"/>
          <w:sz w:val="32"/>
          <w:szCs w:val="32"/>
          <w:lang w:bidi="th-TH"/>
        </w:rPr>
      </w:pPr>
      <w:r w:rsidRPr="00020F7C">
        <w:rPr>
          <w:rFonts w:ascii="TH Sarabun New" w:hAnsi="TH Sarabun New" w:cs="TH Sarabun New"/>
          <w:sz w:val="32"/>
          <w:szCs w:val="32"/>
          <w:cs/>
        </w:rPr>
        <w:t xml:space="preserve">กระบวนการที่ได้มาซึ่งชุดคำพ้องความหมายนี้มาจากการใช้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arge Language Model (LLM) </w:t>
      </w:r>
      <w:r w:rsidRPr="00020F7C">
        <w:rPr>
          <w:rFonts w:ascii="TH Sarabun New" w:hAnsi="TH Sarabun New" w:cs="TH Sarabun New"/>
          <w:sz w:val="32"/>
          <w:szCs w:val="32"/>
          <w:cs/>
        </w:rPr>
        <w:t>ในการค้นหาและประมวลผลคำศัพท์ที่เกี่ยวข้อง โดยเริ่มต้นจากการป้อนข้อมูลคำศัพท์จากตาราง</w:t>
      </w:r>
      <w:r w:rsidRPr="00020F7C">
        <w:rPr>
          <w:rFonts w:ascii="TH Sarabun New" w:hAnsi="TH Sarabun New" w:cs="TH Sarabun New"/>
          <w:sz w:val="32"/>
          <w:szCs w:val="32"/>
          <w:cs/>
        </w:rPr>
        <w:lastRenderedPageBreak/>
        <w:t xml:space="preserve">แสดงค่าสัมประสิทธิ์การปล่อยก๊าซเรือนกระจกเข้าสู่ </w:t>
      </w:r>
      <w:r w:rsidRPr="00020F7C">
        <w:rPr>
          <w:rFonts w:ascii="TH Sarabun New" w:hAnsi="TH Sarabun New" w:cs="TH Sarabun New"/>
          <w:sz w:val="32"/>
          <w:szCs w:val="32"/>
          <w:lang w:bidi="th-TH"/>
        </w:rPr>
        <w:t xml:space="preserve">LLM </w:t>
      </w:r>
      <w:r w:rsidRPr="00020F7C">
        <w:rPr>
          <w:rFonts w:ascii="TH Sarabun New" w:hAnsi="TH Sarabun New" w:cs="TH Sarabun New"/>
          <w:sz w:val="32"/>
          <w:szCs w:val="32"/>
          <w:cs/>
        </w:rPr>
        <w:t>เพื่อแปลและเทียบความหมายคำศัพท์ในภาษาไทยและภาษาอังกฤษ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คำสั่งหรือ 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 xml:space="preserve">Prompt </w:t>
      </w:r>
      <w:r w:rsidR="00886E0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ใช้คือ </w:t>
      </w:r>
      <w:r w:rsidR="0070770E">
        <w:rPr>
          <w:rFonts w:ascii="TH Sarabun New" w:hAnsi="TH Sarabun New" w:cs="TH Sarabun New"/>
          <w:sz w:val="32"/>
          <w:szCs w:val="32"/>
          <w:lang w:bidi="th-TH"/>
        </w:rPr>
        <w:br/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ช่วยสร้าง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Dictionary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บบ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 Set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สำหรับคำศัพท์ในหมวดเดียวกันที่มีความหมายเหมือนกันทั้งภาษาไทยและอังกฤษรวมทั้งตัวย่อถ้ามี และให้จัดผลลัพธ์ในรูปแบบที่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Elasticsearch 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cs/>
        </w:rPr>
        <w:t>รองรับ เช่น ก๊าซหุงต้ม</w:t>
      </w:r>
      <w:r w:rsidR="00886E0A" w:rsidRPr="0070770E">
        <w:rPr>
          <w:rFonts w:ascii="TH Sarabun New" w:hAnsi="TH Sarabun New" w:cs="TH Sarabun New"/>
          <w:b/>
          <w:bCs/>
          <w:sz w:val="32"/>
          <w:szCs w:val="32"/>
          <w:lang w:bidi="th-TH"/>
        </w:rPr>
        <w:t>, LPG, Liquified Petroleum Gas</w:t>
      </w:r>
      <w:r w:rsidR="00886E0A">
        <w:rPr>
          <w:rFonts w:ascii="TH Sarabun New" w:hAnsi="TH Sarabun New" w:cs="TH Sarabun New"/>
          <w:sz w:val="32"/>
          <w:szCs w:val="32"/>
          <w:lang w:bidi="th-TH"/>
        </w:rPr>
        <w:t>”</w:t>
      </w:r>
    </w:p>
    <w:p w14:paraId="37A2CB7D" w14:textId="77777777" w:rsidR="0070770E" w:rsidRDefault="0070770E" w:rsidP="00F134E0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 w:rsidRPr="0070770E">
        <w:rPr>
          <w:rFonts w:ascii="TH Sarabun New" w:hAnsi="TH Sarabun New" w:cs="TH Sarabun New"/>
          <w:noProof/>
          <w:sz w:val="32"/>
          <w:szCs w:val="32"/>
          <w:cs/>
          <w:lang w:bidi="th-TH"/>
        </w:rPr>
        <w:drawing>
          <wp:inline distT="0" distB="0" distL="0" distR="0" wp14:anchorId="5822169D" wp14:editId="3066A07C">
            <wp:extent cx="3781180" cy="2772166"/>
            <wp:effectExtent l="0" t="0" r="0" b="9525"/>
            <wp:docPr id="465567676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5567676" name="Picture 1" descr="A screenshot of a computer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791991" cy="27800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D3018" w14:textId="1ED28DC3" w:rsidR="00F134E0" w:rsidRDefault="0070770E" w:rsidP="0070770E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 w:rsidR="00481DE4">
        <w:rPr>
          <w:rFonts w:ascii="TH Sarabun New" w:hAnsi="TH Sarabun New" w:cs="TH Sarabun New"/>
          <w:sz w:val="32"/>
          <w:szCs w:val="32"/>
          <w:lang w:bidi="th-TH"/>
        </w:rPr>
        <w:t>7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ผลลัพธ์ที่ได้จากการป้อนคำสั่ง</w:t>
      </w:r>
    </w:p>
    <w:p w14:paraId="33CC2530" w14:textId="39BB802C" w:rsidR="0070770E" w:rsidRDefault="0070770E" w:rsidP="0070770E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รูปแบบการตั้งค่าที่ 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รองรับจะมีอยู่ 3 แบบ</w:t>
      </w:r>
    </w:p>
    <w:p w14:paraId="06EAE69C" w14:textId="77777777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พ้องความหมายทั่วไป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Synonym Set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คำในบรรทัดเดียวกันจะถือว่ามีความหมายเหมือนกันทั้งหมด สามารถใช้แทนกันได้ในทุกกรณี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, word2, word3</w:t>
      </w:r>
    </w:p>
    <w:p w14:paraId="7C9D92A2" w14:textId="77777777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ทิศทางเดียว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One-Way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ำหนดให้คำหนึ่งถูกแทนที่ด้วยอีกคำหนึ่งเสมอ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=&gt; word2</w:t>
      </w:r>
    </w:p>
    <w:p w14:paraId="4B1919F9" w14:textId="0C1F82BE" w:rsidR="00F134E0" w:rsidRDefault="00F134E0" w:rsidP="00F134E0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สองทิศทาง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Bi-Directional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กำหนดให้คำสองคำสามารถแทนที่กันได้ทั้งสองท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&lt;=&gt; word2</w:t>
      </w:r>
    </w:p>
    <w:p w14:paraId="168B53BA" w14:textId="77777777" w:rsidR="0030617A" w:rsidRDefault="00D848CC" w:rsidP="0030617A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13F0F2CB" w:rsidR="00D848CC" w:rsidRDefault="00140A7A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Pr="00140A7A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6F8CA727" w14:textId="77777777" w:rsidR="00442BB3" w:rsidRDefault="00442BB3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579D259" w14:textId="3DA4909D" w:rsidR="000E6821" w:rsidRPr="000E6821" w:rsidRDefault="000E6821" w:rsidP="000E6821">
      <w:pPr>
        <w:spacing w:after="120"/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0E6821"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1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0E6821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  <w:r w:rsidRPr="000E6821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 </w:t>
      </w:r>
    </w:p>
    <w:p w14:paraId="77AAB6E7" w14:textId="5DBE125E" w:rsidR="005624E9" w:rsidRPr="000E6821" w:rsidRDefault="000E6821" w:rsidP="00F134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E6821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0E6821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32B3C3C2" w14:textId="5F259AB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517C97A1" w14:textId="6716E216" w:rsidR="00F134E0" w:rsidRPr="00A71DD3" w:rsidRDefault="00A71DD3" w:rsidP="0070770E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723ECCAD" w14:textId="560199CA" w:rsidR="0070770E" w:rsidRDefault="00FE587A" w:rsidP="00234267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0F4F7418" w14:textId="77777777" w:rsidR="00482979" w:rsidRDefault="00482979" w:rsidP="00482979">
      <w:pPr>
        <w:pStyle w:val="Pro"/>
        <w:ind w:left="792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16C0CF28" w14:textId="77777777" w:rsidR="00482979" w:rsidRPr="00234267" w:rsidRDefault="00482979" w:rsidP="00482979">
      <w:pPr>
        <w:pStyle w:val="Pro"/>
        <w:ind w:left="792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0D86AECA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ส่งเสริมให้นักวิจัย นักศึกษา หน่วยงานภาครัฐและเอกชน </w:t>
      </w:r>
      <w:r w:rsidR="00DA720D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ให้สามารถสืบค้นข้อมูลได้สะดวกขึ้นทั้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ภาษาไทยและภาษาอังกฤษ</w:t>
      </w: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3211B62D" w14:textId="77777777" w:rsidR="00DC5994" w:rsidRPr="00DC5994" w:rsidRDefault="00BA0EB8" w:rsidP="00DC5994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DC5994" w:rsidRPr="00DC5994">
        <w:t>[1]</w:t>
      </w:r>
      <w:r w:rsidR="00DC5994" w:rsidRPr="00DC5994">
        <w:tab/>
        <w:t xml:space="preserve">G.-A. Levow, D. W. Oard, and P. Resnik, "Dictionary-based techniques for cross-language information retrieval," </w:t>
      </w:r>
      <w:r w:rsidR="00DC5994" w:rsidRPr="00DC5994">
        <w:rPr>
          <w:i/>
        </w:rPr>
        <w:t xml:space="preserve">Information processing &amp; management, </w:t>
      </w:r>
      <w:r w:rsidR="00DC5994" w:rsidRPr="00DC5994">
        <w:t>vol. 41, no. 3, pp. 523-547, 2005.</w:t>
      </w:r>
    </w:p>
    <w:p w14:paraId="13943F65" w14:textId="77777777" w:rsidR="00DC5994" w:rsidRPr="00DC5994" w:rsidRDefault="00DC5994" w:rsidP="00DC5994">
      <w:pPr>
        <w:pStyle w:val="EndNoteBibliography"/>
        <w:ind w:left="720" w:hanging="720"/>
      </w:pPr>
      <w:r w:rsidRPr="00DC5994">
        <w:t>[2]</w:t>
      </w:r>
      <w:r w:rsidRPr="00DC5994">
        <w:tab/>
        <w:t xml:space="preserve">T. Grainger, D. Turnbull, and M. Irwin, </w:t>
      </w:r>
      <w:r w:rsidRPr="00DC5994">
        <w:rPr>
          <w:i/>
        </w:rPr>
        <w:t>AI-Powered Search</w:t>
      </w:r>
      <w:r w:rsidRPr="00DC5994">
        <w:t>. Simon and Schuster, 2025.</w:t>
      </w:r>
    </w:p>
    <w:p w14:paraId="6AA583BA" w14:textId="77777777" w:rsidR="00DC5994" w:rsidRPr="00DC5994" w:rsidRDefault="00DC5994" w:rsidP="00DC5994">
      <w:pPr>
        <w:pStyle w:val="EndNoteBibliography"/>
        <w:ind w:left="720" w:hanging="720"/>
      </w:pPr>
      <w:r w:rsidRPr="00DC5994">
        <w:t>[3]</w:t>
      </w:r>
      <w:r w:rsidRPr="00DC5994">
        <w:tab/>
        <w:t xml:space="preserve">S. Sun, C. Luo, and J. Chen, "A review of natural language processing techniques for opinion mining systems," </w:t>
      </w:r>
      <w:r w:rsidRPr="00DC5994">
        <w:rPr>
          <w:i/>
        </w:rPr>
        <w:t xml:space="preserve">Information fusion, </w:t>
      </w:r>
      <w:r w:rsidRPr="00DC5994">
        <w:t>vol. 36, pp. 10-25, 2017.</w:t>
      </w:r>
    </w:p>
    <w:p w14:paraId="46818B79" w14:textId="0BD83469" w:rsidR="00DC5994" w:rsidRPr="00DC5994" w:rsidRDefault="00DC5994" w:rsidP="00DC5994">
      <w:pPr>
        <w:pStyle w:val="EndNoteBibliography"/>
        <w:ind w:left="720" w:hanging="720"/>
      </w:pPr>
      <w:r w:rsidRPr="00DC5994">
        <w:t>[4]</w:t>
      </w:r>
      <w:r w:rsidRPr="00DC5994">
        <w:tab/>
        <w:t xml:space="preserve">T. G. G. M. O. P. Organization). "Thai Carbon Label." </w:t>
      </w:r>
      <w:hyperlink r:id="rId15" w:history="1">
        <w:r w:rsidRPr="00DC5994">
          <w:rPr>
            <w:rStyle w:val="Hyperlink"/>
          </w:rPr>
          <w:t>https://www.tgo.or.th/2023/index.php/th/</w:t>
        </w:r>
      </w:hyperlink>
      <w:r w:rsidRPr="00DC5994">
        <w:t xml:space="preserve"> (accessed January 15, 2025.</w:t>
      </w:r>
    </w:p>
    <w:p w14:paraId="44626601" w14:textId="01CE28D8" w:rsidR="00DC5994" w:rsidRPr="00DC5994" w:rsidRDefault="00DC5994" w:rsidP="00DC5994">
      <w:pPr>
        <w:pStyle w:val="EndNoteBibliography"/>
        <w:ind w:left="720" w:hanging="720"/>
      </w:pPr>
      <w:r w:rsidRPr="00DC5994">
        <w:t>[5]</w:t>
      </w:r>
      <w:r w:rsidRPr="00DC5994">
        <w:tab/>
        <w:t xml:space="preserve">O. Nexus. "OpenLCA Nexus Databases." </w:t>
      </w:r>
      <w:hyperlink r:id="rId16" w:history="1">
        <w:r w:rsidRPr="00DC5994">
          <w:rPr>
            <w:rStyle w:val="Hyperlink"/>
          </w:rPr>
          <w:t>https://nexus.openlca.org/databases</w:t>
        </w:r>
      </w:hyperlink>
      <w:r w:rsidRPr="00DC5994">
        <w:t xml:space="preserve"> (accessed January 15, 2025.</w:t>
      </w:r>
    </w:p>
    <w:p w14:paraId="46174643" w14:textId="474EC749" w:rsidR="00DC5994" w:rsidRPr="00DC5994" w:rsidRDefault="00DC5994" w:rsidP="00DC5994">
      <w:pPr>
        <w:pStyle w:val="EndNoteBibliography"/>
        <w:ind w:left="720" w:hanging="720"/>
      </w:pPr>
      <w:r w:rsidRPr="00DC5994">
        <w:t>[6]</w:t>
      </w:r>
      <w:r w:rsidRPr="00DC5994">
        <w:tab/>
        <w:t xml:space="preserve">I. P. o. C. C. (IPCC). "IPCC Emission Factor Database (EFDB)." </w:t>
      </w:r>
      <w:hyperlink r:id="rId17" w:history="1">
        <w:r w:rsidRPr="00DC5994">
          <w:rPr>
            <w:rStyle w:val="Hyperlink"/>
          </w:rPr>
          <w:t>https://www.ipcc-nggip.iges.or.jp/EFDB/main.php</w:t>
        </w:r>
      </w:hyperlink>
      <w:r w:rsidRPr="00DC5994">
        <w:t xml:space="preserve"> (accessed 15 January 2025).</w:t>
      </w:r>
    </w:p>
    <w:p w14:paraId="49D45903" w14:textId="77777777" w:rsidR="00DC5994" w:rsidRPr="00DC5994" w:rsidRDefault="00DC5994" w:rsidP="00DC5994">
      <w:pPr>
        <w:pStyle w:val="EndNoteBibliography"/>
        <w:ind w:left="720" w:hanging="720"/>
      </w:pPr>
      <w:r w:rsidRPr="00DC5994">
        <w:t>[7]</w:t>
      </w:r>
      <w:r w:rsidRPr="00DC5994">
        <w:tab/>
        <w:t xml:space="preserve">M. Konda, </w:t>
      </w:r>
      <w:r w:rsidRPr="00DC5994">
        <w:rPr>
          <w:i/>
        </w:rPr>
        <w:t>Elasticsearch in Action</w:t>
      </w:r>
      <w:r w:rsidRPr="00DC5994">
        <w:t>. Simon and Schuster, 2024.</w:t>
      </w:r>
    </w:p>
    <w:p w14:paraId="0BF5A20F" w14:textId="4A2614EA" w:rsidR="00DC5994" w:rsidRPr="00DC5994" w:rsidRDefault="00DC5994" w:rsidP="00DC5994">
      <w:pPr>
        <w:pStyle w:val="EndNoteBibliography"/>
        <w:ind w:left="720" w:hanging="720"/>
      </w:pPr>
      <w:r w:rsidRPr="00DC5994">
        <w:t>[8]</w:t>
      </w:r>
      <w:r w:rsidRPr="00DC5994">
        <w:tab/>
        <w:t xml:space="preserve">S. Ramírez. "FastAPI Documentation." Tiangolo. </w:t>
      </w:r>
      <w:hyperlink r:id="rId18" w:history="1">
        <w:r w:rsidRPr="00DC5994">
          <w:rPr>
            <w:rStyle w:val="Hyperlink"/>
          </w:rPr>
          <w:t>https://fastapi.tiangolo.com/</w:t>
        </w:r>
      </w:hyperlink>
      <w:r w:rsidRPr="00DC5994">
        <w:t xml:space="preserve"> (accessed January 14, 2025, 2025).</w:t>
      </w:r>
    </w:p>
    <w:p w14:paraId="62C2A16E" w14:textId="474C9DE9" w:rsidR="00DC5994" w:rsidRPr="00DC5994" w:rsidRDefault="00DC5994" w:rsidP="00DC5994">
      <w:pPr>
        <w:pStyle w:val="EndNoteBibliography"/>
        <w:ind w:left="720" w:hanging="720"/>
      </w:pPr>
      <w:r w:rsidRPr="00DC5994">
        <w:t>[9]</w:t>
      </w:r>
      <w:r w:rsidRPr="00DC5994">
        <w:tab/>
        <w:t xml:space="preserve">I. Meta. "React: A JavaScript library for building user interfaces." Meta </w:t>
      </w:r>
      <w:hyperlink r:id="rId19" w:history="1">
        <w:r w:rsidRPr="00DC5994">
          <w:rPr>
            <w:rStyle w:val="Hyperlink"/>
          </w:rPr>
          <w:t>https://reactjs.org/</w:t>
        </w:r>
      </w:hyperlink>
      <w:r w:rsidRPr="00DC5994">
        <w:t xml:space="preserve"> (accessed January 14, 2025, 2025).</w:t>
      </w:r>
    </w:p>
    <w:p w14:paraId="59958F24" w14:textId="122789AC" w:rsidR="00DC5994" w:rsidRPr="00DC5994" w:rsidRDefault="00DC5994" w:rsidP="00DC5994">
      <w:pPr>
        <w:pStyle w:val="EndNoteBibliography"/>
        <w:ind w:left="720" w:hanging="720"/>
      </w:pPr>
      <w:r w:rsidRPr="00DC5994">
        <w:t>[10]</w:t>
      </w:r>
      <w:r w:rsidRPr="00DC5994">
        <w:tab/>
        <w:t xml:space="preserve">A. S. Foundation. "Apache Airflow: Platform to programmatically author workflows." </w:t>
      </w:r>
      <w:hyperlink r:id="rId20" w:history="1">
        <w:r w:rsidRPr="00DC5994">
          <w:rPr>
            <w:rStyle w:val="Hyperlink"/>
          </w:rPr>
          <w:t>https://airflow.apache.org/</w:t>
        </w:r>
      </w:hyperlink>
      <w:r w:rsidRPr="00DC5994">
        <w:t xml:space="preserve"> (accessed January 20, 2025, 2025).</w:t>
      </w:r>
    </w:p>
    <w:p w14:paraId="19694602" w14:textId="77777777" w:rsidR="00DC5994" w:rsidRPr="00DC5994" w:rsidRDefault="00DC5994" w:rsidP="00DC5994">
      <w:pPr>
        <w:pStyle w:val="EndNoteBibliography"/>
        <w:ind w:left="720" w:hanging="720"/>
      </w:pPr>
      <w:r w:rsidRPr="00DC5994">
        <w:t>[11]</w:t>
      </w:r>
      <w:r w:rsidRPr="00DC5994">
        <w:tab/>
        <w:t xml:space="preserve">P. Nikesh, S. M. Idicula, and S. D. Peter, "English-Malayalam cross-lingual information retrieval—an experience," in </w:t>
      </w:r>
      <w:r w:rsidRPr="00DC5994">
        <w:rPr>
          <w:i/>
        </w:rPr>
        <w:t>2008 IEEE International Conference on Electro/Information Technology</w:t>
      </w:r>
      <w:r w:rsidRPr="00DC5994">
        <w:t xml:space="preserve">, 2008: IEEE, pp. 271-275. </w:t>
      </w:r>
    </w:p>
    <w:p w14:paraId="18CBEE50" w14:textId="77777777" w:rsidR="00DC5994" w:rsidRPr="00DC5994" w:rsidRDefault="00DC5994" w:rsidP="00DC5994">
      <w:pPr>
        <w:pStyle w:val="EndNoteBibliography"/>
        <w:ind w:left="720" w:hanging="720"/>
      </w:pPr>
      <w:r w:rsidRPr="00DC5994">
        <w:t>[12]</w:t>
      </w:r>
      <w:r w:rsidRPr="00DC5994">
        <w:tab/>
        <w:t xml:space="preserve">A. F. Abka, M. Pratama, and W. Jatmiko, "Cross-Lingual Summarization: English-Bahasa Indonesia," in </w:t>
      </w:r>
      <w:r w:rsidRPr="00DC5994">
        <w:rPr>
          <w:i/>
        </w:rPr>
        <w:t>2021 6th International Workshop on Big Data and Information Security (IWBIS)</w:t>
      </w:r>
      <w:r w:rsidRPr="00DC5994">
        <w:t xml:space="preserve">, 2021: IEEE, pp. 53-58. </w:t>
      </w:r>
    </w:p>
    <w:p w14:paraId="26925918" w14:textId="46FAA655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21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2D6B99E" w14:textId="77777777" w:rsidR="00D12F19" w:rsidRDefault="00D12F19">
      <w:r>
        <w:separator/>
      </w:r>
    </w:p>
  </w:endnote>
  <w:endnote w:type="continuationSeparator" w:id="0">
    <w:p w14:paraId="57D6ECC4" w14:textId="77777777" w:rsidR="00D12F19" w:rsidRDefault="00D12F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45DD0B6" w14:textId="77777777" w:rsidR="00D12F19" w:rsidRDefault="00D12F19">
      <w:r>
        <w:separator/>
      </w:r>
    </w:p>
  </w:footnote>
  <w:footnote w:type="continuationSeparator" w:id="0">
    <w:p w14:paraId="57BD7F0E" w14:textId="77777777" w:rsidR="00D12F19" w:rsidRDefault="00D12F1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66214FB5"/>
    <w:multiLevelType w:val="hybridMultilevel"/>
    <w:tmpl w:val="3ED283E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9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08681514">
    <w:abstractNumId w:val="24"/>
  </w:num>
  <w:num w:numId="2" w16cid:durableId="288780138">
    <w:abstractNumId w:val="17"/>
  </w:num>
  <w:num w:numId="3" w16cid:durableId="881360349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799230935">
    <w:abstractNumId w:val="28"/>
  </w:num>
  <w:num w:numId="5" w16cid:durableId="391974544">
    <w:abstractNumId w:val="3"/>
  </w:num>
  <w:num w:numId="6" w16cid:durableId="1402025674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999188433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486945245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2116945731">
    <w:abstractNumId w:val="3"/>
    <w:lvlOverride w:ilvl="0">
      <w:lvl w:ilvl="0" w:tplc="21089980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3030E8C6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AC20B876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F7DEA934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E1A625B2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63B6975A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DDD860A8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85906982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33C2FC98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402676972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1928537312">
    <w:abstractNumId w:val="3"/>
    <w:lvlOverride w:ilvl="0">
      <w:lvl w:ilvl="0" w:tplc="21089980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3030E8C6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AC20B876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F7DEA934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E1A625B2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63B6975A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DDD860A8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85906982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33C2FC98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823156941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649362575">
    <w:abstractNumId w:val="16"/>
  </w:num>
  <w:num w:numId="14" w16cid:durableId="571357236">
    <w:abstractNumId w:val="13"/>
  </w:num>
  <w:num w:numId="15" w16cid:durableId="355277266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478227595">
    <w:abstractNumId w:val="7"/>
  </w:num>
  <w:num w:numId="17" w16cid:durableId="225536960">
    <w:abstractNumId w:val="26"/>
  </w:num>
  <w:num w:numId="18" w16cid:durableId="522668869">
    <w:abstractNumId w:val="11"/>
  </w:num>
  <w:num w:numId="19" w16cid:durableId="1414471760">
    <w:abstractNumId w:val="18"/>
  </w:num>
  <w:num w:numId="20" w16cid:durableId="2143303574">
    <w:abstractNumId w:val="23"/>
  </w:num>
  <w:num w:numId="21" w16cid:durableId="1699506981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488517866">
    <w:abstractNumId w:val="21"/>
  </w:num>
  <w:num w:numId="23" w16cid:durableId="187837450">
    <w:abstractNumId w:val="25"/>
  </w:num>
  <w:num w:numId="24" w16cid:durableId="650596034">
    <w:abstractNumId w:val="29"/>
  </w:num>
  <w:num w:numId="25" w16cid:durableId="1834762264">
    <w:abstractNumId w:val="14"/>
  </w:num>
  <w:num w:numId="26" w16cid:durableId="1307859860">
    <w:abstractNumId w:val="20"/>
  </w:num>
  <w:num w:numId="27" w16cid:durableId="2014801313">
    <w:abstractNumId w:val="8"/>
  </w:num>
  <w:num w:numId="28" w16cid:durableId="630288477">
    <w:abstractNumId w:val="9"/>
  </w:num>
  <w:num w:numId="29" w16cid:durableId="1961719016">
    <w:abstractNumId w:val="4"/>
  </w:num>
  <w:num w:numId="30" w16cid:durableId="956328799">
    <w:abstractNumId w:val="10"/>
  </w:num>
  <w:num w:numId="31" w16cid:durableId="1252012164">
    <w:abstractNumId w:val="2"/>
  </w:num>
  <w:num w:numId="32" w16cid:durableId="1941989953">
    <w:abstractNumId w:val="5"/>
  </w:num>
  <w:num w:numId="33" w16cid:durableId="1269243309">
    <w:abstractNumId w:val="0"/>
  </w:num>
  <w:num w:numId="34" w16cid:durableId="248079758">
    <w:abstractNumId w:val="15"/>
  </w:num>
  <w:num w:numId="35" w16cid:durableId="818234136">
    <w:abstractNumId w:val="12"/>
  </w:num>
  <w:num w:numId="36" w16cid:durableId="699935685">
    <w:abstractNumId w:val="1"/>
  </w:num>
  <w:num w:numId="37" w16cid:durableId="361127852">
    <w:abstractNumId w:val="6"/>
  </w:num>
  <w:num w:numId="38" w16cid:durableId="956834462">
    <w:abstractNumId w:val="19"/>
  </w:num>
  <w:num w:numId="39" w16cid:durableId="670334533">
    <w:abstractNumId w:val="22"/>
  </w:num>
  <w:num w:numId="40" w16cid:durableId="157955806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item&gt;14&lt;/item&gt;&lt;item&gt;15&lt;/item&gt;&lt;item&gt;16&lt;/item&gt;&lt;item&gt;17&lt;/item&gt;&lt;item&gt;18&lt;/item&gt;&lt;/record-ids&gt;&lt;/item&gt;&lt;/Libraries&gt;"/>
  </w:docVars>
  <w:rsids>
    <w:rsidRoot w:val="008F6FD9"/>
    <w:rsid w:val="000012C9"/>
    <w:rsid w:val="00013210"/>
    <w:rsid w:val="000133DF"/>
    <w:rsid w:val="00020F7C"/>
    <w:rsid w:val="00023ACE"/>
    <w:rsid w:val="000278D4"/>
    <w:rsid w:val="00032699"/>
    <w:rsid w:val="000405A1"/>
    <w:rsid w:val="00040E2C"/>
    <w:rsid w:val="000566AF"/>
    <w:rsid w:val="0006030F"/>
    <w:rsid w:val="0006169D"/>
    <w:rsid w:val="000617DD"/>
    <w:rsid w:val="0006529B"/>
    <w:rsid w:val="00065701"/>
    <w:rsid w:val="00066637"/>
    <w:rsid w:val="0006704F"/>
    <w:rsid w:val="000673C1"/>
    <w:rsid w:val="00070CB7"/>
    <w:rsid w:val="000759FF"/>
    <w:rsid w:val="00083AE8"/>
    <w:rsid w:val="00086257"/>
    <w:rsid w:val="000900CE"/>
    <w:rsid w:val="000930E9"/>
    <w:rsid w:val="0009429A"/>
    <w:rsid w:val="000A00BC"/>
    <w:rsid w:val="000A0D91"/>
    <w:rsid w:val="000A12F9"/>
    <w:rsid w:val="000B5016"/>
    <w:rsid w:val="000B615F"/>
    <w:rsid w:val="000B7602"/>
    <w:rsid w:val="000C0E58"/>
    <w:rsid w:val="000C752D"/>
    <w:rsid w:val="000C7D49"/>
    <w:rsid w:val="000D0BB9"/>
    <w:rsid w:val="000D52F3"/>
    <w:rsid w:val="000E1F7A"/>
    <w:rsid w:val="000E2F89"/>
    <w:rsid w:val="000E6287"/>
    <w:rsid w:val="000E6821"/>
    <w:rsid w:val="000F2A45"/>
    <w:rsid w:val="000F3A11"/>
    <w:rsid w:val="001019EA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4AC3"/>
    <w:rsid w:val="001463E1"/>
    <w:rsid w:val="00146BD0"/>
    <w:rsid w:val="00153DB2"/>
    <w:rsid w:val="00162CE2"/>
    <w:rsid w:val="0016306E"/>
    <w:rsid w:val="00164881"/>
    <w:rsid w:val="00164C93"/>
    <w:rsid w:val="00165B17"/>
    <w:rsid w:val="00166B37"/>
    <w:rsid w:val="00166E06"/>
    <w:rsid w:val="001713CB"/>
    <w:rsid w:val="00171D13"/>
    <w:rsid w:val="00172C31"/>
    <w:rsid w:val="001767E8"/>
    <w:rsid w:val="00176C8A"/>
    <w:rsid w:val="001841B3"/>
    <w:rsid w:val="00185650"/>
    <w:rsid w:val="0019100E"/>
    <w:rsid w:val="00194D82"/>
    <w:rsid w:val="00196D78"/>
    <w:rsid w:val="001A072C"/>
    <w:rsid w:val="001A13A8"/>
    <w:rsid w:val="001A4D92"/>
    <w:rsid w:val="001A6AF3"/>
    <w:rsid w:val="001A6D98"/>
    <w:rsid w:val="001B29B0"/>
    <w:rsid w:val="001B3381"/>
    <w:rsid w:val="001B3FFE"/>
    <w:rsid w:val="001B6521"/>
    <w:rsid w:val="001D0D9B"/>
    <w:rsid w:val="001D0E1B"/>
    <w:rsid w:val="001D5EA8"/>
    <w:rsid w:val="001E0D1A"/>
    <w:rsid w:val="001E1987"/>
    <w:rsid w:val="001E1C42"/>
    <w:rsid w:val="001E2E00"/>
    <w:rsid w:val="001F384A"/>
    <w:rsid w:val="001F4386"/>
    <w:rsid w:val="00204CEE"/>
    <w:rsid w:val="00220B86"/>
    <w:rsid w:val="002211B7"/>
    <w:rsid w:val="00222569"/>
    <w:rsid w:val="00223C79"/>
    <w:rsid w:val="0022621C"/>
    <w:rsid w:val="002333BE"/>
    <w:rsid w:val="0023416B"/>
    <w:rsid w:val="00234267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08AD"/>
    <w:rsid w:val="002813CF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C19D6"/>
    <w:rsid w:val="002D712A"/>
    <w:rsid w:val="002E09AC"/>
    <w:rsid w:val="002E0A15"/>
    <w:rsid w:val="002E13C9"/>
    <w:rsid w:val="002E1806"/>
    <w:rsid w:val="002E3978"/>
    <w:rsid w:val="002E7A41"/>
    <w:rsid w:val="002F1678"/>
    <w:rsid w:val="002F7BE4"/>
    <w:rsid w:val="003026DC"/>
    <w:rsid w:val="00303F8F"/>
    <w:rsid w:val="0030617A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227B"/>
    <w:rsid w:val="003932DD"/>
    <w:rsid w:val="00395BCC"/>
    <w:rsid w:val="00397D3F"/>
    <w:rsid w:val="003A6627"/>
    <w:rsid w:val="003A707F"/>
    <w:rsid w:val="003B62AD"/>
    <w:rsid w:val="003B63D0"/>
    <w:rsid w:val="003C0AFF"/>
    <w:rsid w:val="003C2BC0"/>
    <w:rsid w:val="003E5397"/>
    <w:rsid w:val="003E548B"/>
    <w:rsid w:val="003E7F74"/>
    <w:rsid w:val="004002BB"/>
    <w:rsid w:val="00402904"/>
    <w:rsid w:val="00402ADF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2BB3"/>
    <w:rsid w:val="00446065"/>
    <w:rsid w:val="00450C97"/>
    <w:rsid w:val="004528EF"/>
    <w:rsid w:val="00452C76"/>
    <w:rsid w:val="00453DF8"/>
    <w:rsid w:val="00454D8D"/>
    <w:rsid w:val="00455F41"/>
    <w:rsid w:val="0045722B"/>
    <w:rsid w:val="004667FD"/>
    <w:rsid w:val="00475D4C"/>
    <w:rsid w:val="00477DD0"/>
    <w:rsid w:val="004814B5"/>
    <w:rsid w:val="00481DE4"/>
    <w:rsid w:val="004820E6"/>
    <w:rsid w:val="00482979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A763D"/>
    <w:rsid w:val="004B5177"/>
    <w:rsid w:val="004B5E95"/>
    <w:rsid w:val="004B7B63"/>
    <w:rsid w:val="004C131C"/>
    <w:rsid w:val="004C2799"/>
    <w:rsid w:val="004C4287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20FD3"/>
    <w:rsid w:val="00530E86"/>
    <w:rsid w:val="005313D6"/>
    <w:rsid w:val="00531F8B"/>
    <w:rsid w:val="005359A5"/>
    <w:rsid w:val="00540439"/>
    <w:rsid w:val="00541048"/>
    <w:rsid w:val="0054113F"/>
    <w:rsid w:val="00543D1F"/>
    <w:rsid w:val="0055181D"/>
    <w:rsid w:val="00553E2B"/>
    <w:rsid w:val="00562346"/>
    <w:rsid w:val="005624E9"/>
    <w:rsid w:val="005709D0"/>
    <w:rsid w:val="005720AC"/>
    <w:rsid w:val="0058054A"/>
    <w:rsid w:val="00584C28"/>
    <w:rsid w:val="00586117"/>
    <w:rsid w:val="00587427"/>
    <w:rsid w:val="00590269"/>
    <w:rsid w:val="00593604"/>
    <w:rsid w:val="005A313D"/>
    <w:rsid w:val="005A4E2A"/>
    <w:rsid w:val="005B1530"/>
    <w:rsid w:val="005B2931"/>
    <w:rsid w:val="005C4A46"/>
    <w:rsid w:val="005D06E0"/>
    <w:rsid w:val="005D4C56"/>
    <w:rsid w:val="005D5103"/>
    <w:rsid w:val="005E49C7"/>
    <w:rsid w:val="005F7023"/>
    <w:rsid w:val="005F77C6"/>
    <w:rsid w:val="00610E17"/>
    <w:rsid w:val="00613221"/>
    <w:rsid w:val="0061440B"/>
    <w:rsid w:val="00625137"/>
    <w:rsid w:val="0062624A"/>
    <w:rsid w:val="006274E9"/>
    <w:rsid w:val="006327B3"/>
    <w:rsid w:val="006436E5"/>
    <w:rsid w:val="0064409E"/>
    <w:rsid w:val="0064565F"/>
    <w:rsid w:val="006472A8"/>
    <w:rsid w:val="00647609"/>
    <w:rsid w:val="00650CFD"/>
    <w:rsid w:val="00656181"/>
    <w:rsid w:val="00660E8A"/>
    <w:rsid w:val="006612FA"/>
    <w:rsid w:val="00663DA4"/>
    <w:rsid w:val="0067285F"/>
    <w:rsid w:val="00677FDD"/>
    <w:rsid w:val="00680CD0"/>
    <w:rsid w:val="00681A7E"/>
    <w:rsid w:val="00687BBE"/>
    <w:rsid w:val="00690C5D"/>
    <w:rsid w:val="00691321"/>
    <w:rsid w:val="006919DD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E61D0"/>
    <w:rsid w:val="006F3131"/>
    <w:rsid w:val="006F6841"/>
    <w:rsid w:val="0070770E"/>
    <w:rsid w:val="00711D60"/>
    <w:rsid w:val="007166B0"/>
    <w:rsid w:val="00717945"/>
    <w:rsid w:val="0073106C"/>
    <w:rsid w:val="007413CF"/>
    <w:rsid w:val="0074683C"/>
    <w:rsid w:val="0075051E"/>
    <w:rsid w:val="00756631"/>
    <w:rsid w:val="00756F40"/>
    <w:rsid w:val="00760378"/>
    <w:rsid w:val="00760FCA"/>
    <w:rsid w:val="0076181F"/>
    <w:rsid w:val="007959AE"/>
    <w:rsid w:val="007A140B"/>
    <w:rsid w:val="007A1BF8"/>
    <w:rsid w:val="007A20D6"/>
    <w:rsid w:val="007A3079"/>
    <w:rsid w:val="007A4C2C"/>
    <w:rsid w:val="007A62D7"/>
    <w:rsid w:val="007A667C"/>
    <w:rsid w:val="007A6853"/>
    <w:rsid w:val="007B726F"/>
    <w:rsid w:val="007C6B48"/>
    <w:rsid w:val="007F23BB"/>
    <w:rsid w:val="007F459D"/>
    <w:rsid w:val="007F7E09"/>
    <w:rsid w:val="008026C4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54D9"/>
    <w:rsid w:val="00867985"/>
    <w:rsid w:val="008719F7"/>
    <w:rsid w:val="0087319F"/>
    <w:rsid w:val="00881D67"/>
    <w:rsid w:val="00886E0A"/>
    <w:rsid w:val="0089324A"/>
    <w:rsid w:val="008A1772"/>
    <w:rsid w:val="008A30C2"/>
    <w:rsid w:val="008A3C58"/>
    <w:rsid w:val="008A3C6A"/>
    <w:rsid w:val="008A4467"/>
    <w:rsid w:val="008A5449"/>
    <w:rsid w:val="008B7A4A"/>
    <w:rsid w:val="008C5FB9"/>
    <w:rsid w:val="008D3CE8"/>
    <w:rsid w:val="008D733F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25E2"/>
    <w:rsid w:val="009143C2"/>
    <w:rsid w:val="00915E4E"/>
    <w:rsid w:val="00923C14"/>
    <w:rsid w:val="0092428C"/>
    <w:rsid w:val="009308B9"/>
    <w:rsid w:val="009340B4"/>
    <w:rsid w:val="00937015"/>
    <w:rsid w:val="00960A78"/>
    <w:rsid w:val="009653ED"/>
    <w:rsid w:val="00965AB3"/>
    <w:rsid w:val="0097091E"/>
    <w:rsid w:val="00975686"/>
    <w:rsid w:val="0098595C"/>
    <w:rsid w:val="00991BF9"/>
    <w:rsid w:val="0099279D"/>
    <w:rsid w:val="00996957"/>
    <w:rsid w:val="00997418"/>
    <w:rsid w:val="009A1ACB"/>
    <w:rsid w:val="009A1B8C"/>
    <w:rsid w:val="009A2D5D"/>
    <w:rsid w:val="009A3038"/>
    <w:rsid w:val="009A3AC9"/>
    <w:rsid w:val="009A6087"/>
    <w:rsid w:val="009B2079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E3637"/>
    <w:rsid w:val="009F5C34"/>
    <w:rsid w:val="009F5C79"/>
    <w:rsid w:val="009F5D6F"/>
    <w:rsid w:val="009F6FBE"/>
    <w:rsid w:val="00A0249F"/>
    <w:rsid w:val="00A02717"/>
    <w:rsid w:val="00A057AC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0F97"/>
    <w:rsid w:val="00A849A4"/>
    <w:rsid w:val="00A86324"/>
    <w:rsid w:val="00A92426"/>
    <w:rsid w:val="00A966E1"/>
    <w:rsid w:val="00A97992"/>
    <w:rsid w:val="00AA1F97"/>
    <w:rsid w:val="00AA264D"/>
    <w:rsid w:val="00AA2B38"/>
    <w:rsid w:val="00AA535E"/>
    <w:rsid w:val="00AA684B"/>
    <w:rsid w:val="00AB18EE"/>
    <w:rsid w:val="00AC03D8"/>
    <w:rsid w:val="00AC360A"/>
    <w:rsid w:val="00AD0247"/>
    <w:rsid w:val="00AD5094"/>
    <w:rsid w:val="00AD5EFA"/>
    <w:rsid w:val="00AE4C84"/>
    <w:rsid w:val="00AF0B75"/>
    <w:rsid w:val="00AF2F4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4E94"/>
    <w:rsid w:val="00B25DAD"/>
    <w:rsid w:val="00B302B6"/>
    <w:rsid w:val="00B401D3"/>
    <w:rsid w:val="00B41AC7"/>
    <w:rsid w:val="00B4351B"/>
    <w:rsid w:val="00B43EEF"/>
    <w:rsid w:val="00B44BCC"/>
    <w:rsid w:val="00B472DE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854B6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37B1"/>
    <w:rsid w:val="00BC74AE"/>
    <w:rsid w:val="00BD1595"/>
    <w:rsid w:val="00BD2487"/>
    <w:rsid w:val="00BD47FF"/>
    <w:rsid w:val="00BD6B7C"/>
    <w:rsid w:val="00BE44F6"/>
    <w:rsid w:val="00BE5710"/>
    <w:rsid w:val="00BE7705"/>
    <w:rsid w:val="00BF131F"/>
    <w:rsid w:val="00BF17ED"/>
    <w:rsid w:val="00BF6D11"/>
    <w:rsid w:val="00BF6F04"/>
    <w:rsid w:val="00BF7258"/>
    <w:rsid w:val="00C0062E"/>
    <w:rsid w:val="00C00665"/>
    <w:rsid w:val="00C00819"/>
    <w:rsid w:val="00C01820"/>
    <w:rsid w:val="00C01B79"/>
    <w:rsid w:val="00C02998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3E9F"/>
    <w:rsid w:val="00C560E2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2F19"/>
    <w:rsid w:val="00D132A8"/>
    <w:rsid w:val="00D167E7"/>
    <w:rsid w:val="00D23AB4"/>
    <w:rsid w:val="00D23CAE"/>
    <w:rsid w:val="00D24E44"/>
    <w:rsid w:val="00D26B31"/>
    <w:rsid w:val="00D44BA5"/>
    <w:rsid w:val="00D4765D"/>
    <w:rsid w:val="00D5213E"/>
    <w:rsid w:val="00D53780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94770"/>
    <w:rsid w:val="00DA2530"/>
    <w:rsid w:val="00DA367F"/>
    <w:rsid w:val="00DA5E5A"/>
    <w:rsid w:val="00DA720D"/>
    <w:rsid w:val="00DA76B4"/>
    <w:rsid w:val="00DB0ED6"/>
    <w:rsid w:val="00DB1AF3"/>
    <w:rsid w:val="00DB4D4C"/>
    <w:rsid w:val="00DC0F62"/>
    <w:rsid w:val="00DC1E6C"/>
    <w:rsid w:val="00DC5994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E6"/>
    <w:rsid w:val="00E3738B"/>
    <w:rsid w:val="00E4132D"/>
    <w:rsid w:val="00E43B26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7B0"/>
    <w:rsid w:val="00E85A31"/>
    <w:rsid w:val="00E9025D"/>
    <w:rsid w:val="00E9290E"/>
    <w:rsid w:val="00E95A86"/>
    <w:rsid w:val="00E96171"/>
    <w:rsid w:val="00EA4FFE"/>
    <w:rsid w:val="00EA51EE"/>
    <w:rsid w:val="00EC202A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134E0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64BF0"/>
    <w:rsid w:val="00F70005"/>
    <w:rsid w:val="00F7163E"/>
    <w:rsid w:val="00F71EDF"/>
    <w:rsid w:val="00F720DA"/>
    <w:rsid w:val="00F731F5"/>
    <w:rsid w:val="00F76C38"/>
    <w:rsid w:val="00F8041D"/>
    <w:rsid w:val="00F8446A"/>
    <w:rsid w:val="00F8481A"/>
    <w:rsid w:val="00F84EEF"/>
    <w:rsid w:val="00F873DC"/>
    <w:rsid w:val="00F92F1A"/>
    <w:rsid w:val="00F93F03"/>
    <w:rsid w:val="00F94C8B"/>
    <w:rsid w:val="00FA56A8"/>
    <w:rsid w:val="00FC08E2"/>
    <w:rsid w:val="00FC14A3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sid w:val="00234267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  <w:style w:type="character" w:styleId="FollowedHyperlink">
    <w:name w:val="FollowedHyperlink"/>
    <w:basedOn w:val="DefaultParagraphFont"/>
    <w:uiPriority w:val="99"/>
    <w:semiHidden/>
    <w:unhideWhenUsed/>
    <w:rsid w:val="001B3381"/>
    <w:rPr>
      <w:color w:val="FF00FF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3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yperlink" Target="https://fastapi.tiangolo.com/" TargetMode="Externa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yperlink" Target="https://www.ipcc-nggip.iges.or.jp/EFDB/main.php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nexus.openlca.org/databases" TargetMode="External"/><Relationship Id="rId20" Type="http://schemas.openxmlformats.org/officeDocument/2006/relationships/hyperlink" Target="https://airflow.apache.org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yperlink" Target="https://www.tgo.or.th/2023/index.php/th/" TargetMode="External"/><Relationship Id="rId23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hyperlink" Target="https://reactjs.org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73B582-BEA7-4624-A646-2479EFCB5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6</TotalTime>
  <Pages>14</Pages>
  <Words>4269</Words>
  <Characters>24335</Characters>
  <Application>Microsoft Office Word</Application>
  <DocSecurity>0</DocSecurity>
  <Lines>202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5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33</cp:revision>
  <dcterms:created xsi:type="dcterms:W3CDTF">2025-01-15T01:54:00Z</dcterms:created>
  <dcterms:modified xsi:type="dcterms:W3CDTF">2025-01-28T12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